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86691" w:rsidRPr="00B87001" w:rsidRDefault="00C86691" w:rsidP="00B87001">
      <w:pPr>
        <w:pStyle w:val="ListParagraph"/>
        <w:numPr>
          <w:ilvl w:val="0"/>
          <w:numId w:val="27"/>
        </w:numPr>
        <w:spacing w:line="360" w:lineRule="auto"/>
        <w:rPr>
          <w:szCs w:val="24"/>
          <w:lang w:val="en-CA"/>
        </w:rPr>
      </w:pPr>
      <w:r>
        <w:rPr>
          <w:szCs w:val="24"/>
          <w:lang w:val="en-CA"/>
        </w:rPr>
        <w:t>Academic</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Pr="00C86691" w:rsidRDefault="002C34E4" w:rsidP="00C86691">
      <w:pPr>
        <w:spacing w:line="360" w:lineRule="auto"/>
        <w:ind w:left="426" w:firstLine="567"/>
        <w:jc w:val="both"/>
      </w:pPr>
      <w:r>
        <w:t xml:space="preserve">It is expected from this application that this could help student in trouble or confusing situation to consider which workplace will be a good place for their internship, while also helping companies to get better branding and to find potential employee through the internship. </w:t>
      </w: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A96C77" w:rsidRDefault="00242E54" w:rsidP="00DB6BA3">
      <w:pPr>
        <w:pStyle w:val="ListParagraph"/>
        <w:numPr>
          <w:ilvl w:val="1"/>
          <w:numId w:val="10"/>
        </w:numPr>
        <w:spacing w:after="120" w:line="360" w:lineRule="auto"/>
        <w:ind w:left="1080"/>
        <w:jc w:val="both"/>
        <w:rPr>
          <w:rFonts w:eastAsia="SimSun"/>
          <w:szCs w:val="24"/>
        </w:rPr>
      </w:pPr>
      <w:r w:rsidRPr="00A96C77">
        <w:rPr>
          <w:rFonts w:eastAsia="SimSun"/>
          <w:szCs w:val="24"/>
        </w:rPr>
        <w:t>ITB</w:t>
      </w:r>
      <w:r w:rsidR="000153E1" w:rsidRPr="00A96C77">
        <w:rPr>
          <w:rFonts w:eastAsia="SimSun"/>
          <w:szCs w:val="24"/>
        </w:rPr>
        <w:t xml:space="preserve"> STIKOM Bali</w:t>
      </w:r>
    </w:p>
    <w:p w:rsidR="00CA05C1" w:rsidRPr="00A96C77" w:rsidRDefault="000153E1" w:rsidP="00A96C77">
      <w:pPr>
        <w:pStyle w:val="ListParagraph"/>
        <w:numPr>
          <w:ilvl w:val="1"/>
          <w:numId w:val="10"/>
        </w:numPr>
        <w:spacing w:after="120" w:line="360" w:lineRule="auto"/>
        <w:ind w:left="1080"/>
        <w:jc w:val="both"/>
        <w:rPr>
          <w:rFonts w:eastAsia="SimSun"/>
          <w:szCs w:val="24"/>
        </w:rPr>
      </w:pPr>
      <w:r w:rsidRPr="00A96C77">
        <w:rPr>
          <w:rFonts w:eastAsia="SimSun"/>
          <w:szCs w:val="24"/>
        </w:rPr>
        <w:t>HELP University</w:t>
      </w:r>
      <w:bookmarkStart w:id="0" w:name="_GoBack"/>
      <w:bookmarkEnd w:id="0"/>
      <w:r w:rsidR="005D427B">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1" w:name="_Toc458336853"/>
      <w:bookmarkStart w:id="2" w:name="_Toc458850542"/>
      <w:r w:rsidRPr="006E7727">
        <w:rPr>
          <w:sz w:val="24"/>
          <w:szCs w:val="24"/>
        </w:rPr>
        <w:t>RISK MANAGEMENT PLAN</w:t>
      </w:r>
      <w:bookmarkEnd w:id="1"/>
      <w:bookmarkEnd w:id="2"/>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3" w:name="_Toc458336860"/>
            <w:bookmarkStart w:id="4"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B03FD6" w:rsidP="007D6DFB">
            <w:pPr>
              <w:pStyle w:val="Bullet4"/>
              <w:numPr>
                <w:ilvl w:val="0"/>
                <w:numId w:val="0"/>
              </w:numPr>
              <w:spacing w:after="0" w:line="360" w:lineRule="auto"/>
              <w:jc w:val="both"/>
              <w:rPr>
                <w:color w:val="4F81BD"/>
              </w:rPr>
            </w:pPr>
            <w:r>
              <w:rPr>
                <w:color w:val="4F81BD"/>
              </w:rPr>
              <w:t>2 25/26</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1 27</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30</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B03FD6" w:rsidP="00EC4CF5">
            <w:pPr>
              <w:pStyle w:val="Bullet4"/>
              <w:numPr>
                <w:ilvl w:val="0"/>
                <w:numId w:val="0"/>
              </w:numPr>
              <w:spacing w:after="0" w:line="360" w:lineRule="auto"/>
              <w:jc w:val="both"/>
              <w:rPr>
                <w:color w:val="4F81BD"/>
              </w:rPr>
            </w:pPr>
            <w:r>
              <w:rPr>
                <w:color w:val="4F81BD"/>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7</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80301" w:rsidP="00EC4CF5">
            <w:pPr>
              <w:pStyle w:val="Bullet4"/>
              <w:numPr>
                <w:ilvl w:val="0"/>
                <w:numId w:val="0"/>
              </w:numPr>
              <w:spacing w:after="0" w:line="360" w:lineRule="auto"/>
              <w:jc w:val="both"/>
              <w:rPr>
                <w:color w:val="4F81BD"/>
              </w:rPr>
            </w:pPr>
            <w:r>
              <w:rPr>
                <w:color w:val="4F81BD"/>
              </w:rPr>
              <w:t>2-7</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8</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9-1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Interim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5</w:t>
            </w:r>
          </w:p>
        </w:tc>
      </w:tr>
      <w:tr w:rsidR="00EC4CF5" w:rsidTr="00F0200D">
        <w:tc>
          <w:tcPr>
            <w:tcW w:w="3347" w:type="dxa"/>
          </w:tcPr>
          <w:p w:rsidR="00EC4CF5" w:rsidRDefault="00EC4CF5" w:rsidP="00980301">
            <w:pPr>
              <w:pStyle w:val="Bullet4"/>
              <w:numPr>
                <w:ilvl w:val="0"/>
                <w:numId w:val="21"/>
              </w:numPr>
              <w:spacing w:after="0" w:line="360" w:lineRule="auto"/>
              <w:ind w:left="851" w:hanging="567"/>
              <w:rPr>
                <w:sz w:val="20"/>
              </w:rPr>
            </w:pPr>
            <w:r>
              <w:rPr>
                <w:sz w:val="20"/>
              </w:rPr>
              <w:lastRenderedPageBreak/>
              <w:t>Develop Requirement Analysi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6-17</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Functional and Non-Functional Requirement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8-20</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0-21</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2</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Class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atabase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Structural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User Interface Desig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Pr="006A2900" w:rsidRDefault="00EC4CF5" w:rsidP="00EC4CF5">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6A2900" w:rsidRDefault="00EC4CF5" w:rsidP="00EC4CF5">
            <w:pPr>
              <w:pStyle w:val="Bullet4"/>
              <w:numPr>
                <w:ilvl w:val="0"/>
                <w:numId w:val="22"/>
              </w:numPr>
              <w:spacing w:after="0" w:line="360" w:lineRule="auto"/>
              <w:jc w:val="both"/>
              <w:rPr>
                <w:b/>
              </w:rPr>
            </w:pPr>
            <w:r>
              <w:rPr>
                <w:sz w:val="20"/>
              </w:rPr>
              <w:t>Coding for Prototype</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5-27</w:t>
            </w:r>
          </w:p>
        </w:tc>
      </w:tr>
      <w:tr w:rsidR="00EC4CF5" w:rsidTr="00F0200D">
        <w:tc>
          <w:tcPr>
            <w:tcW w:w="3347" w:type="dxa"/>
          </w:tcPr>
          <w:p w:rsidR="00EC4CF5" w:rsidRPr="00E15ADE" w:rsidRDefault="00EC4CF5" w:rsidP="00EC4CF5">
            <w:pPr>
              <w:pStyle w:val="Bullet4"/>
              <w:numPr>
                <w:ilvl w:val="0"/>
                <w:numId w:val="22"/>
              </w:numPr>
              <w:spacing w:after="0" w:line="360" w:lineRule="auto"/>
              <w:jc w:val="both"/>
            </w:pPr>
            <w:r w:rsidRPr="00E15ADE">
              <w:rPr>
                <w:sz w:val="20"/>
              </w:rPr>
              <w:t>Testing</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8</w:t>
            </w:r>
            <w:r w:rsidR="00BA6237">
              <w:rPr>
                <w:color w:val="4F81BD"/>
              </w:rPr>
              <w:t xml:space="preserve"> </w:t>
            </w:r>
          </w:p>
        </w:tc>
      </w:tr>
      <w:tr w:rsidR="00EC4CF5" w:rsidTr="00F0200D">
        <w:tc>
          <w:tcPr>
            <w:tcW w:w="3347" w:type="dxa"/>
          </w:tcPr>
          <w:p w:rsidR="00EC4CF5" w:rsidRPr="00E15ADE" w:rsidRDefault="00EC4CF5" w:rsidP="00B3637E">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571E6C" w:rsidP="00EC4CF5">
            <w:pPr>
              <w:pStyle w:val="Bullet4"/>
              <w:numPr>
                <w:ilvl w:val="0"/>
                <w:numId w:val="0"/>
              </w:numPr>
              <w:spacing w:after="0" w:line="360" w:lineRule="auto"/>
              <w:jc w:val="both"/>
              <w:rPr>
                <w:color w:val="4F81BD"/>
              </w:rPr>
            </w:pPr>
            <w:r>
              <w:rPr>
                <w:color w:val="4F81BD"/>
              </w:rPr>
              <w:t>29</w:t>
            </w:r>
          </w:p>
        </w:tc>
      </w:tr>
      <w:tr w:rsidR="00EC4CF5" w:rsidTr="00F0200D">
        <w:tc>
          <w:tcPr>
            <w:tcW w:w="3347" w:type="dxa"/>
          </w:tcPr>
          <w:p w:rsidR="00EC4CF5" w:rsidRPr="00E15ADE" w:rsidRDefault="00EC4CF5" w:rsidP="00EC4CF5">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b/>
                <w:sz w:val="20"/>
              </w:rPr>
            </w:pPr>
            <w:r w:rsidRPr="00E15ADE">
              <w:rPr>
                <w:sz w:val="20"/>
              </w:rPr>
              <w:t>Develop Progress Report</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0-1</w:t>
            </w: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sz w:val="20"/>
              </w:rPr>
            </w:pPr>
            <w:r>
              <w:rPr>
                <w:sz w:val="20"/>
              </w:rPr>
              <w:t>Preparation for 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4</w:t>
            </w:r>
          </w:p>
        </w:tc>
      </w:tr>
      <w:tr w:rsidR="00EC4CF5" w:rsidTr="00F0200D">
        <w:tc>
          <w:tcPr>
            <w:tcW w:w="3347" w:type="dxa"/>
          </w:tcPr>
          <w:p w:rsidR="00EC4CF5" w:rsidRDefault="00EC4CF5" w:rsidP="00EC4CF5">
            <w:pPr>
              <w:pStyle w:val="Bullet4"/>
              <w:numPr>
                <w:ilvl w:val="0"/>
                <w:numId w:val="23"/>
              </w:numPr>
              <w:spacing w:after="0" w:line="360" w:lineRule="auto"/>
              <w:jc w:val="both"/>
              <w:rPr>
                <w:sz w:val="20"/>
              </w:rPr>
            </w:pPr>
            <w:r>
              <w:rPr>
                <w:sz w:val="20"/>
              </w:rPr>
              <w:t>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5</w:t>
            </w:r>
          </w:p>
        </w:tc>
      </w:tr>
      <w:tr w:rsidR="00EC4CF5" w:rsidTr="00F0200D">
        <w:tc>
          <w:tcPr>
            <w:tcW w:w="3347" w:type="dxa"/>
          </w:tcPr>
          <w:p w:rsidR="00EC4CF5" w:rsidRDefault="00EC4CF5" w:rsidP="0084723D">
            <w:pPr>
              <w:pStyle w:val="Bullet4"/>
              <w:numPr>
                <w:ilvl w:val="0"/>
                <w:numId w:val="23"/>
              </w:numPr>
              <w:spacing w:after="0" w:line="360" w:lineRule="auto"/>
              <w:rPr>
                <w:sz w:val="20"/>
              </w:rPr>
            </w:pPr>
            <w:r>
              <w:rPr>
                <w:sz w:val="20"/>
              </w:rPr>
              <w:t>Preparation for 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C84980" w:rsidP="00EC4CF5">
            <w:pPr>
              <w:pStyle w:val="Bullet4"/>
              <w:numPr>
                <w:ilvl w:val="0"/>
                <w:numId w:val="0"/>
              </w:numPr>
              <w:spacing w:after="0" w:line="360" w:lineRule="auto"/>
              <w:jc w:val="both"/>
              <w:rPr>
                <w:color w:val="4F81BD"/>
              </w:rPr>
            </w:pPr>
            <w:r>
              <w:rPr>
                <w:color w:val="4F81BD"/>
              </w:rPr>
              <w:t>6-8</w:t>
            </w:r>
          </w:p>
        </w:tc>
      </w:tr>
      <w:tr w:rsidR="00EC4CF5" w:rsidTr="00F0200D">
        <w:tc>
          <w:tcPr>
            <w:tcW w:w="3347" w:type="dxa"/>
          </w:tcPr>
          <w:p w:rsidR="00EC4CF5" w:rsidRDefault="00D471E5" w:rsidP="00EC4CF5">
            <w:pPr>
              <w:pStyle w:val="Bullet4"/>
              <w:numPr>
                <w:ilvl w:val="0"/>
                <w:numId w:val="23"/>
              </w:numPr>
              <w:spacing w:after="0" w:line="360" w:lineRule="auto"/>
              <w:jc w:val="both"/>
              <w:rPr>
                <w:sz w:val="20"/>
              </w:rPr>
            </w:pPr>
            <w:r>
              <w:rPr>
                <w:sz w:val="20"/>
              </w:rPr>
              <w:t>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9</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120413" w:rsidRDefault="00766A7D" w:rsidP="00124B1B">
      <w:pPr>
        <w:spacing w:line="360" w:lineRule="auto"/>
        <w:ind w:left="360"/>
        <w:rPr>
          <w:rFonts w:eastAsia="SimSun"/>
          <w:u w:val="single"/>
          <w:lang w:val="en-US"/>
        </w:rPr>
      </w:pPr>
      <w:r w:rsidRPr="00120413">
        <w:rPr>
          <w:rFonts w:eastAsia="SimSun"/>
          <w:u w:val="single"/>
          <w:lang w:val="en-US"/>
        </w:rPr>
        <w:t>BIT304</w:t>
      </w:r>
    </w:p>
    <w:p w:rsidR="00051F44" w:rsidRPr="00120413" w:rsidRDefault="00051F44" w:rsidP="00124B1B">
      <w:pPr>
        <w:spacing w:line="360" w:lineRule="auto"/>
        <w:ind w:left="360"/>
        <w:rPr>
          <w:rFonts w:eastAsia="SimSun"/>
          <w:lang w:val="en-US"/>
        </w:rPr>
      </w:pPr>
      <w:r w:rsidRPr="00120413">
        <w:rPr>
          <w:rFonts w:eastAsia="SimSun"/>
          <w:lang w:val="en-US"/>
        </w:rPr>
        <w:t>Start Date:</w:t>
      </w:r>
      <w:r w:rsidR="00406879" w:rsidRPr="00120413">
        <w:rPr>
          <w:rFonts w:eastAsia="SimSun"/>
          <w:lang w:val="en-US"/>
        </w:rPr>
        <w:t xml:space="preserve"> </w:t>
      </w:r>
      <w:r w:rsidR="00406879" w:rsidRPr="00120413">
        <w:rPr>
          <w:rFonts w:eastAsia="SimSun"/>
          <w:szCs w:val="24"/>
        </w:rPr>
        <w:t>June</w:t>
      </w:r>
      <w:r w:rsidR="001437BB">
        <w:rPr>
          <w:rFonts w:eastAsia="SimSun"/>
          <w:szCs w:val="24"/>
        </w:rPr>
        <w:t xml:space="preserve"> </w:t>
      </w:r>
      <w:r w:rsidR="001437BB" w:rsidRPr="00120413">
        <w:rPr>
          <w:rFonts w:eastAsia="SimSun"/>
          <w:szCs w:val="24"/>
        </w:rPr>
        <w:t>17</w:t>
      </w:r>
      <w:r w:rsidR="001437BB" w:rsidRPr="00120413">
        <w:rPr>
          <w:rFonts w:eastAsia="SimSun"/>
          <w:szCs w:val="24"/>
          <w:vertAlign w:val="superscript"/>
        </w:rPr>
        <w:t>th</w:t>
      </w:r>
      <w:r w:rsidR="001437BB">
        <w:rPr>
          <w:rFonts w:eastAsia="SimSun"/>
          <w:szCs w:val="24"/>
        </w:rPr>
        <w:t xml:space="preserve">, </w:t>
      </w:r>
      <w:r w:rsidR="00406879" w:rsidRPr="00120413">
        <w:rPr>
          <w:rFonts w:eastAsia="SimSun"/>
          <w:szCs w:val="24"/>
        </w:rPr>
        <w:t>2020</w:t>
      </w:r>
    </w:p>
    <w:p w:rsidR="00051F44" w:rsidRPr="00120413" w:rsidRDefault="00051F44" w:rsidP="00124B1B">
      <w:pPr>
        <w:spacing w:line="360" w:lineRule="auto"/>
        <w:ind w:left="360"/>
        <w:rPr>
          <w:rFonts w:eastAsia="SimSun"/>
          <w:lang w:val="en-US"/>
        </w:rPr>
      </w:pPr>
      <w:r w:rsidRPr="00120413">
        <w:rPr>
          <w:rFonts w:eastAsia="SimSun"/>
          <w:lang w:val="en-US"/>
        </w:rPr>
        <w:t>End Date:</w:t>
      </w:r>
      <w:r w:rsidR="00406879" w:rsidRPr="00120413">
        <w:rPr>
          <w:rFonts w:eastAsia="SimSun"/>
          <w:szCs w:val="24"/>
        </w:rPr>
        <w:t xml:space="preserve"> </w:t>
      </w:r>
      <w:r w:rsidR="001437BB">
        <w:rPr>
          <w:rFonts w:eastAsia="SimSun"/>
          <w:szCs w:val="24"/>
        </w:rPr>
        <w:t xml:space="preserve">August </w:t>
      </w:r>
      <w:r w:rsidR="001437BB" w:rsidRPr="00120413">
        <w:rPr>
          <w:rFonts w:eastAsia="SimSun"/>
          <w:szCs w:val="24"/>
        </w:rPr>
        <w:t>9</w:t>
      </w:r>
      <w:r w:rsidR="001437BB" w:rsidRPr="00120413">
        <w:rPr>
          <w:rFonts w:eastAsia="SimSun"/>
          <w:szCs w:val="24"/>
          <w:vertAlign w:val="superscript"/>
        </w:rPr>
        <w:t>th</w:t>
      </w:r>
      <w:r w:rsidR="001437BB">
        <w:rPr>
          <w:rFonts w:eastAsia="SimSun"/>
          <w:szCs w:val="24"/>
        </w:rPr>
        <w:t>, 2020</w:t>
      </w:r>
    </w:p>
    <w:p w:rsidR="00051F44" w:rsidRPr="00120413" w:rsidRDefault="00051F44" w:rsidP="00124B1B">
      <w:pPr>
        <w:spacing w:line="360" w:lineRule="auto"/>
        <w:ind w:left="360"/>
        <w:rPr>
          <w:rFonts w:eastAsia="SimSun"/>
          <w:lang w:val="en-US"/>
        </w:rPr>
      </w:pPr>
    </w:p>
    <w:p w:rsidR="00051F44" w:rsidRPr="00120413" w:rsidRDefault="00051F44" w:rsidP="00124B1B">
      <w:pPr>
        <w:spacing w:line="360" w:lineRule="auto"/>
        <w:ind w:left="360"/>
        <w:rPr>
          <w:rFonts w:eastAsia="SimSun"/>
          <w:u w:val="single"/>
          <w:lang w:val="en-US"/>
        </w:rPr>
      </w:pPr>
      <w:r w:rsidRPr="00120413">
        <w:rPr>
          <w:rFonts w:eastAsia="SimSun"/>
          <w:u w:val="single"/>
          <w:lang w:val="en-US"/>
        </w:rPr>
        <w:t>BIT305</w:t>
      </w:r>
    </w:p>
    <w:p w:rsidR="00051F44" w:rsidRPr="00120413" w:rsidRDefault="00051F44" w:rsidP="00124B1B">
      <w:pPr>
        <w:spacing w:line="360" w:lineRule="auto"/>
        <w:ind w:left="360"/>
        <w:rPr>
          <w:rFonts w:eastAsia="SimSun"/>
          <w:lang w:val="en-US"/>
        </w:rPr>
      </w:pPr>
      <w:r w:rsidRPr="00120413">
        <w:rPr>
          <w:rFonts w:eastAsia="SimSun"/>
          <w:lang w:val="en-US"/>
        </w:rPr>
        <w:t>Proposed Start Date:</w:t>
      </w:r>
      <w:r w:rsidR="00804E75" w:rsidRPr="00120413">
        <w:rPr>
          <w:rFonts w:eastAsia="SimSun"/>
          <w:lang w:val="en-US"/>
        </w:rPr>
        <w:t xml:space="preserve"> September 21</w:t>
      </w:r>
      <w:r w:rsidR="00804E75" w:rsidRPr="00120413">
        <w:rPr>
          <w:rFonts w:eastAsia="SimSun"/>
          <w:vertAlign w:val="superscript"/>
          <w:lang w:val="en-US"/>
        </w:rPr>
        <w:t>st</w:t>
      </w:r>
      <w:r w:rsidR="00804E75" w:rsidRPr="00120413">
        <w:rPr>
          <w:rFonts w:eastAsia="SimSun"/>
          <w:lang w:val="en-US"/>
        </w:rPr>
        <w:t>, 2020</w:t>
      </w:r>
    </w:p>
    <w:p w:rsidR="00051F44" w:rsidRPr="00051F44" w:rsidRDefault="00051F44" w:rsidP="00124B1B">
      <w:pPr>
        <w:spacing w:line="360" w:lineRule="auto"/>
        <w:ind w:left="360"/>
        <w:rPr>
          <w:rFonts w:eastAsia="SimSun"/>
          <w:lang w:val="en-US"/>
        </w:rPr>
      </w:pPr>
      <w:r w:rsidRPr="00120413">
        <w:rPr>
          <w:rFonts w:eastAsia="SimSun"/>
          <w:lang w:val="en-US"/>
        </w:rPr>
        <w:t>Proposed End Date:</w:t>
      </w:r>
      <w:r w:rsidR="00804E75" w:rsidRPr="00120413">
        <w:rPr>
          <w:rFonts w:eastAsia="SimSun"/>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B9F" w:rsidRDefault="00BB7B9F">
      <w:r>
        <w:separator/>
      </w:r>
    </w:p>
  </w:endnote>
  <w:endnote w:type="continuationSeparator" w:id="0">
    <w:p w:rsidR="00BB7B9F" w:rsidRDefault="00BB7B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B9F" w:rsidRDefault="00BB7B9F">
      <w:r>
        <w:separator/>
      </w:r>
    </w:p>
  </w:footnote>
  <w:footnote w:type="continuationSeparator" w:id="0">
    <w:p w:rsidR="00BB7B9F" w:rsidRDefault="00BB7B9F">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4794"/>
    <w:rsid w:val="000153E1"/>
    <w:rsid w:val="00023FAD"/>
    <w:rsid w:val="0003347E"/>
    <w:rsid w:val="0005076D"/>
    <w:rsid w:val="00051F44"/>
    <w:rsid w:val="00080249"/>
    <w:rsid w:val="000C0D40"/>
    <w:rsid w:val="000D3418"/>
    <w:rsid w:val="000F1604"/>
    <w:rsid w:val="00120413"/>
    <w:rsid w:val="00120C0D"/>
    <w:rsid w:val="00124B1B"/>
    <w:rsid w:val="00126A29"/>
    <w:rsid w:val="00142F59"/>
    <w:rsid w:val="001437BB"/>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42E54"/>
    <w:rsid w:val="00271DB2"/>
    <w:rsid w:val="002C34E4"/>
    <w:rsid w:val="002D170E"/>
    <w:rsid w:val="002F69A1"/>
    <w:rsid w:val="003043FE"/>
    <w:rsid w:val="003242D4"/>
    <w:rsid w:val="0036217E"/>
    <w:rsid w:val="003661C3"/>
    <w:rsid w:val="00395079"/>
    <w:rsid w:val="003979E2"/>
    <w:rsid w:val="003B4594"/>
    <w:rsid w:val="003C5EC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54329"/>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D1E6C"/>
    <w:rsid w:val="007D28CB"/>
    <w:rsid w:val="007D6DFB"/>
    <w:rsid w:val="00803A9B"/>
    <w:rsid w:val="00804E75"/>
    <w:rsid w:val="00816591"/>
    <w:rsid w:val="0083226D"/>
    <w:rsid w:val="0084723D"/>
    <w:rsid w:val="00890586"/>
    <w:rsid w:val="008A20EC"/>
    <w:rsid w:val="009033AA"/>
    <w:rsid w:val="0092183E"/>
    <w:rsid w:val="009544C2"/>
    <w:rsid w:val="00966137"/>
    <w:rsid w:val="00980301"/>
    <w:rsid w:val="00990D68"/>
    <w:rsid w:val="009A6B6D"/>
    <w:rsid w:val="009C0C0B"/>
    <w:rsid w:val="009D6DA5"/>
    <w:rsid w:val="00A64490"/>
    <w:rsid w:val="00A76E1E"/>
    <w:rsid w:val="00A902EC"/>
    <w:rsid w:val="00A93848"/>
    <w:rsid w:val="00A96C77"/>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93B83"/>
    <w:rsid w:val="00BA51A9"/>
    <w:rsid w:val="00BA5799"/>
    <w:rsid w:val="00BA6237"/>
    <w:rsid w:val="00BB4593"/>
    <w:rsid w:val="00BB7B9F"/>
    <w:rsid w:val="00BD07CC"/>
    <w:rsid w:val="00C14A81"/>
    <w:rsid w:val="00C2302D"/>
    <w:rsid w:val="00C54583"/>
    <w:rsid w:val="00C84980"/>
    <w:rsid w:val="00C86691"/>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0BC7C9"/>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44868B-D135-4553-8DB3-B7829531A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2</TotalTime>
  <Pages>14</Pages>
  <Words>1674</Words>
  <Characters>954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41</cp:revision>
  <cp:lastPrinted>2019-08-23T04:33:00Z</cp:lastPrinted>
  <dcterms:created xsi:type="dcterms:W3CDTF">2020-06-23T06:19:00Z</dcterms:created>
  <dcterms:modified xsi:type="dcterms:W3CDTF">2020-06-30T14:51:00Z</dcterms:modified>
</cp:coreProperties>
</file>